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r w:rsidRPr="005E7D59">
        <w:t>In light of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0FCF2DD" w:rsidR="002411F1" w:rsidRPr="00CE5C71" w:rsidRDefault="002411F1" w:rsidP="00CE5C71">
      <w:pPr>
        <w:pStyle w:val="chaptertitles"/>
      </w:pPr>
      <w:bookmarkStart w:id="2" w:name="_Toc207127268"/>
      <w:r w:rsidRPr="00CE5C71">
        <w:lastRenderedPageBreak/>
        <w:t xml:space="preserve">CHAPTER </w:t>
      </w:r>
      <w:bookmarkEnd w:id="1"/>
      <w:bookmarkEnd w:id="2"/>
      <w:r w:rsidR="00FA5DDB">
        <w:t>1</w:t>
      </w:r>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352C5C60" w:rsidR="002411F1" w:rsidRPr="005E7D59" w:rsidRDefault="0096794A" w:rsidP="002411F1">
      <w:pPr>
        <w:pStyle w:val="subchaptertitleslevel2"/>
      </w:pPr>
      <w:bookmarkStart w:id="12" w:name="_Toc207127270"/>
      <w:bookmarkEnd w:id="11"/>
      <w:r>
        <w:t xml:space="preserve">1.1 </w:t>
      </w:r>
      <w:r w:rsidR="002411F1" w:rsidRPr="005E7D59">
        <w:t xml:space="preserve">Foundations of </w:t>
      </w:r>
      <w:r w:rsidR="002411F1">
        <w:t>e</w:t>
      </w:r>
      <w:r w:rsidR="002411F1" w:rsidRPr="005E7D59">
        <w:t xml:space="preserve">conomic </w:t>
      </w:r>
      <w:r w:rsidR="002411F1">
        <w:t>t</w:t>
      </w:r>
      <w:r w:rsidR="002411F1"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0E4F1487" w:rsidR="002411F1" w:rsidRPr="005E7D59" w:rsidRDefault="002411F1" w:rsidP="002411F1">
      <w:pPr>
        <w:pStyle w:val="subchaptertitleslevel3"/>
      </w:pPr>
      <w:bookmarkStart w:id="13" w:name="_Toc207127271"/>
      <w:r w:rsidRPr="005E7D59">
        <w:t>1.1.</w:t>
      </w:r>
      <w:r w:rsidR="00FA5DDB">
        <w:t>X</w:t>
      </w:r>
      <w:r w:rsidRPr="005E7D59">
        <w:t xml:space="preserve">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3075B6">
      <w:pPr>
        <w:pStyle w:val="figuretitles"/>
      </w:pPr>
      <w:bookmarkStart w:id="14" w:name="_Toc206929200"/>
      <w:r w:rsidRPr="005E7D59">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5E7D59" w:rsidRDefault="002411F1" w:rsidP="002411F1">
      <w:pPr>
        <w:pStyle w:val="sourcetext"/>
      </w:pPr>
      <w:r w:rsidRPr="005E7D59">
        <w:rPr>
          <w:i/>
          <w:iCs/>
        </w:rPr>
        <w:t>Source:</w:t>
      </w:r>
      <w:r w:rsidRPr="005E7D59">
        <w:t xml:space="preserve"> </w:t>
      </w:r>
      <w:r w:rsidRPr="005E7D59">
        <w:rPr>
          <w:rStyle w:val="sourcetextChar"/>
        </w:rPr>
        <w:t>Own study, based on: N.G. Mankiw “Economics”, Cengage Learning, Andover, 2020</w:t>
      </w:r>
      <w:r>
        <w:rPr>
          <w:rStyle w:val="sourcetextChar"/>
        </w:rPr>
        <w:t>.</w:t>
      </w:r>
      <w:r w:rsidRPr="005E7D59">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3075B6">
      <w:pPr>
        <w:pStyle w:val="figuretitles"/>
      </w:pPr>
      <w:bookmarkStart w:id="24" w:name="_Toc206929201"/>
      <w:r w:rsidRPr="005E7D59">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5E7D59" w:rsidRDefault="002411F1" w:rsidP="002411F1">
      <w:pPr>
        <w:pStyle w:val="sourcetext"/>
      </w:pPr>
      <w:r w:rsidRPr="005E7D59">
        <w:rPr>
          <w:i/>
          <w:iCs/>
        </w:rPr>
        <w:t>Source</w:t>
      </w:r>
      <w:r w:rsidRPr="005E7D59">
        <w:t>: Own study, based on: L. K. Keller “Building customer-based brand equity”, Marketing Management, Chicago, 2001</w:t>
      </w:r>
      <w:r>
        <w:t>.</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hynes,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3075B6">
      <w:pPr>
        <w:pStyle w:val="figuretitles"/>
      </w:pPr>
      <w:r w:rsidRPr="005E7D59">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Breidert, C, Hahsler, M &amp; Reutterer,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 xml:space="preserve">A widely used method is the Becker-DeGroot-Marschak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3F51A1">
      <w:pPr>
        <w:pStyle w:val="maintext0"/>
        <w:numPr>
          <w:ilvl w:val="0"/>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3F51A1">
      <w:pPr>
        <w:pStyle w:val="maintext0"/>
        <w:numPr>
          <w:ilvl w:val="0"/>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and instead, buyers evaluate all available options and choose the one that best fits their </w:t>
      </w:r>
      <w:r w:rsidRPr="005E7D59">
        <w:lastRenderedPageBreak/>
        <w:t xml:space="preserve">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r w:rsidRPr="005E7D59">
        <w:t>y</w:t>
      </w:r>
      <w:r w:rsidRPr="005E7D59">
        <w:rPr>
          <w:vertAlign w:val="subscript"/>
        </w:rPr>
        <w:t xml:space="preserve">c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r w:rsidRPr="005E7D59">
        <w:t>x</w:t>
      </w:r>
      <w:r w:rsidRPr="005E7D59">
        <w:rPr>
          <w:vertAlign w:val="subscript"/>
        </w:rPr>
        <w:t>al</w:t>
      </w:r>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45737E19" w14:textId="77777777" w:rsidR="003075B6" w:rsidRDefault="003075B6" w:rsidP="00EF137A">
      <w:pPr>
        <w:pStyle w:val="maintext0"/>
      </w:pPr>
    </w:p>
    <w:p w14:paraId="3389E045" w14:textId="77777777" w:rsidR="003075B6" w:rsidRDefault="003075B6" w:rsidP="00EF137A">
      <w:pPr>
        <w:pStyle w:val="maintext0"/>
      </w:pPr>
    </w:p>
    <w:p w14:paraId="4573E4EB" w14:textId="77777777" w:rsidR="003075B6" w:rsidRDefault="003075B6" w:rsidP="00EF137A">
      <w:pPr>
        <w:pStyle w:val="maintext0"/>
      </w:pPr>
    </w:p>
    <w:p w14:paraId="5220D1C1" w14:textId="77777777" w:rsidR="003075B6" w:rsidRPr="00EF137A" w:rsidRDefault="003075B6" w:rsidP="00EF137A">
      <w:pPr>
        <w:pStyle w:val="maintext0"/>
      </w:pPr>
    </w:p>
    <w:p w14:paraId="5820D51C" w14:textId="77777777" w:rsidR="00B231E5" w:rsidRDefault="00B231E5" w:rsidP="002411F1"/>
    <w:p w14:paraId="29CB03C4" w14:textId="3E7D2B71" w:rsidR="003075B6" w:rsidRPr="005E7D59" w:rsidRDefault="003075B6" w:rsidP="003075B6">
      <w:pPr>
        <w:pStyle w:val="figuretitles"/>
      </w:pPr>
      <w:r w:rsidRPr="005E7D59">
        <w:t>Figure 1.</w:t>
      </w:r>
      <w:r w:rsidR="00CC0BFD">
        <w:t>4</w:t>
      </w:r>
      <w:r w:rsidRPr="005E7D59">
        <w:t xml:space="preserve"> Willingness to pay measure methods based on revealed or stated preference</w:t>
      </w:r>
    </w:p>
    <w:p w14:paraId="6C5C39B6" w14:textId="77777777" w:rsidR="003075B6" w:rsidRPr="005E7D59" w:rsidRDefault="003075B6" w:rsidP="003075B6">
      <w:pPr>
        <w:pStyle w:val="maintext"/>
      </w:pPr>
      <w:r w:rsidRPr="005E7D59">
        <w:rPr>
          <w:noProof/>
        </w:rPr>
        <w:drawing>
          <wp:inline distT="0" distB="0" distL="0" distR="0" wp14:anchorId="245E7D48" wp14:editId="57F8F58B">
            <wp:extent cx="5760720" cy="2242185"/>
            <wp:effectExtent l="0" t="0" r="0" b="5715"/>
            <wp:docPr id="1323356605"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291EF9B6" w14:textId="77777777" w:rsidR="003075B6" w:rsidRPr="005E7D59" w:rsidRDefault="003075B6" w:rsidP="003075B6">
      <w:pPr>
        <w:pStyle w:val="sourcetext"/>
      </w:pPr>
      <w:r w:rsidRPr="005E7D59">
        <w:rPr>
          <w:i/>
          <w:iCs/>
        </w:rPr>
        <w:t>Source</w:t>
      </w:r>
      <w:r w:rsidRPr="005E7D59">
        <w:t>: Breidert, C, Hahsler, M &amp; Reutterer, T 2006, 'A Review of Methods for Measuring Willingness-to-Pay', Innovative Marketing, vol. 2, no. 4, 2 (4), pp. 8-32.</w:t>
      </w:r>
    </w:p>
    <w:p w14:paraId="0085D863" w14:textId="77777777" w:rsidR="003075B6" w:rsidRPr="002411F1" w:rsidRDefault="003075B6" w:rsidP="002411F1"/>
    <w:sectPr w:rsidR="003075B6"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292AC2"/>
    <w:rsid w:val="003075B6"/>
    <w:rsid w:val="003B5D28"/>
    <w:rsid w:val="003F3417"/>
    <w:rsid w:val="003F51A1"/>
    <w:rsid w:val="00470368"/>
    <w:rsid w:val="00481EBD"/>
    <w:rsid w:val="0048774F"/>
    <w:rsid w:val="00487CAE"/>
    <w:rsid w:val="005B7F13"/>
    <w:rsid w:val="006403CF"/>
    <w:rsid w:val="0067071F"/>
    <w:rsid w:val="006F19B3"/>
    <w:rsid w:val="007758E6"/>
    <w:rsid w:val="00794626"/>
    <w:rsid w:val="007F4F00"/>
    <w:rsid w:val="008F2B5A"/>
    <w:rsid w:val="0096794A"/>
    <w:rsid w:val="00A43BF6"/>
    <w:rsid w:val="00A87506"/>
    <w:rsid w:val="00AA1532"/>
    <w:rsid w:val="00B231E5"/>
    <w:rsid w:val="00B560FD"/>
    <w:rsid w:val="00B75052"/>
    <w:rsid w:val="00BF3A6D"/>
    <w:rsid w:val="00C956C3"/>
    <w:rsid w:val="00CC0BFD"/>
    <w:rsid w:val="00CE5C71"/>
    <w:rsid w:val="00EF137A"/>
    <w:rsid w:val="00F672B5"/>
    <w:rsid w:val="00FA5DDB"/>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_text"/>
    <w:basedOn w:val="Normal"/>
    <w:link w:val="sourcetextChar"/>
    <w:qFormat/>
    <w:rsid w:val="002411F1"/>
    <w:pPr>
      <w:spacing w:line="360" w:lineRule="auto"/>
      <w:jc w:val="both"/>
    </w:pPr>
    <w:rPr>
      <w:sz w:val="20"/>
    </w:rPr>
  </w:style>
  <w:style w:type="character" w:customStyle="1" w:styleId="sourcetextChar">
    <w:name w:val="source_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 w:type="paragraph" w:customStyle="1" w:styleId="figuretitles">
    <w:name w:val="figure_titles"/>
    <w:basedOn w:val="Figure"/>
    <w:link w:val="figuretitlesChar"/>
    <w:qFormat/>
    <w:rsid w:val="003075B6"/>
    <w:rPr>
      <w:lang w:val="en-GB"/>
    </w:rPr>
  </w:style>
  <w:style w:type="character" w:customStyle="1" w:styleId="figuretitlesChar">
    <w:name w:val="figure_titles Char"/>
    <w:basedOn w:val="FigureChar"/>
    <w:link w:val="figuretitles"/>
    <w:rsid w:val="003075B6"/>
    <w:rPr>
      <w:rFonts w:ascii="Times New Roman" w:eastAsia="Times New Roman" w:hAnsi="Times New Roman"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TotalTime>
  <Pages>20</Pages>
  <Words>21667</Words>
  <Characters>127625</Characters>
  <Application>Microsoft Office Word</Application>
  <DocSecurity>0</DocSecurity>
  <Lines>2092</Lines>
  <Paragraphs>486</Paragraphs>
  <ScaleCrop>false</ScaleCrop>
  <Company/>
  <LinksUpToDate>false</LinksUpToDate>
  <CharactersWithSpaces>14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23</cp:revision>
  <dcterms:created xsi:type="dcterms:W3CDTF">2025-09-09T17:09:00Z</dcterms:created>
  <dcterms:modified xsi:type="dcterms:W3CDTF">2025-10-05T10:23:00Z</dcterms:modified>
</cp:coreProperties>
</file>